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id w:val="-688755077"/>
        <w:docPartObj>
          <w:docPartGallery w:val="Cover Pages"/>
          <w:docPartUnique/>
        </w:docPartObj>
      </w:sdtPr>
      <w:sdtEndPr/>
      <w:sdtContent>
        <w:p w14:paraId="63989E7E" w14:textId="5C52B1BE" w:rsidR="0004480A" w:rsidRDefault="0004480A"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20E72B38" wp14:editId="3748CCF8">
                    <wp:simplePos x="0" y="0"/>
                    <wp:positionH relativeFrom="page">
                      <wp:align>center</wp:align>
                    </wp:positionH>
                    <wp:positionV relativeFrom="page">
                      <wp:align>center</wp:align>
                    </wp:positionV>
                    <wp:extent cx="1712890" cy="3840480"/>
                    <wp:effectExtent l="0" t="0" r="1270" b="0"/>
                    <wp:wrapNone/>
                    <wp:docPr id="138" name="Text Box 138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1712890" cy="3840480"/>
                            </a:xfrm>
                            <a:prstGeom prst="rect">
                              <a:avLst/>
                            </a:prstGeom>
                            <a:solidFill>
                              <a:schemeClr val="lt1"/>
                            </a:solidFill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tbl>
                                <w:tblPr>
                                  <w:tblW w:w="5000" w:type="pct"/>
                                  <w:jc w:val="center"/>
                                  <w:tblBorders>
                                    <w:insideV w:val="single" w:sz="12" w:space="0" w:color="ED7D31" w:themeColor="accent2"/>
                                  </w:tblBorders>
                                  <w:tblCellMar>
                                    <w:top w:w="1296" w:type="dxa"/>
                                    <w:left w:w="360" w:type="dxa"/>
                                    <w:bottom w:w="1296" w:type="dxa"/>
                                    <w:right w:w="360" w:type="dxa"/>
                                  </w:tblCellMar>
                                  <w:tblLook w:val="04A0" w:firstRow="1" w:lastRow="0" w:firstColumn="1" w:lastColumn="0" w:noHBand="0" w:noVBand="1"/>
                                </w:tblPr>
                                <w:tblGrid>
                                  <w:gridCol w:w="7777"/>
                                  <w:gridCol w:w="2180"/>
                                </w:tblGrid>
                                <w:tr w:rsidR="0004480A" w14:paraId="6DB4AA17" w14:textId="77777777">
                                  <w:trPr>
                                    <w:jc w:val="center"/>
                                  </w:trPr>
                                  <w:tc>
                                    <w:tcPr>
                                      <w:tcW w:w="2568" w:type="pct"/>
                                      <w:vAlign w:val="center"/>
                                    </w:tcPr>
                                    <w:p w14:paraId="78529239" w14:textId="3EC43E1B" w:rsidR="0004480A" w:rsidRDefault="00562ACB">
                                      <w:pPr>
                                        <w:jc w:val="right"/>
                                      </w:pPr>
                                      <w:r>
                                        <w:rPr>
                                          <w:noProof/>
                                        </w:rPr>
                                        <w:drawing>
                                          <wp:inline distT="0" distB="0" distL="0" distR="0" wp14:anchorId="0C88B256" wp14:editId="023F3CB3">
                                            <wp:extent cx="4481674" cy="4481674"/>
                                            <wp:effectExtent l="0" t="0" r="0" b="0"/>
                                            <wp:docPr id="1" name="Picture 1"/>
                                            <wp:cNvGraphicFramePr>
                                              <a:graphicFrameLocks xmlns:a="http://schemas.openxmlformats.org/drawingml/2006/main" noChangeAspect="1"/>
                                            </wp:cNvGraphicFramePr>
                                            <a:graphic xmlns:a="http://schemas.openxmlformats.org/drawingml/2006/main">
                                              <a:graphicData uri="http://schemas.openxmlformats.org/drawingml/2006/picture">
                                                <pic:pic xmlns:pic="http://schemas.openxmlformats.org/drawingml/2006/picture">
                                                  <pic:nvPicPr>
                                                    <pic:cNvPr id="1" name="Picture 1"/>
                                                    <pic:cNvPicPr>
                                                      <a:picLocks noChangeAspect="1" noChangeArrowheads="1"/>
                                                    </pic:cNvPicPr>
                                                  </pic:nvPicPr>
                                                  <pic:blipFill>
                                                    <a:blip r:embed="rId6">
                                                      <a:extLst>
                                                        <a:ext uri="{28A0092B-C50C-407E-A947-70E740481C1C}">
                                                          <a14:useLocalDpi xmlns:a14="http://schemas.microsoft.com/office/drawing/2010/main" val="0"/>
                                                        </a:ext>
                                                      </a:extLst>
                                                    </a:blip>
                                                    <a:stretch>
                                                      <a:fillRect/>
                                                    </a:stretch>
                                                  </pic:blipFill>
                                                  <pic:spPr bwMode="auto">
                                                    <a:xfrm>
                                                      <a:off x="0" y="0"/>
                                                      <a:ext cx="4481674" cy="4481674"/>
                                                    </a:xfrm>
                                                    <a:prstGeom prst="rect">
                                                      <a:avLst/>
                                                    </a:prstGeom>
                                                    <a:noFill/>
                                                    <a:ln>
                                                      <a:noFill/>
                                                    </a:ln>
                                                  </pic:spPr>
                                                </pic:pic>
                                              </a:graphicData>
                                            </a:graphic>
                                          </wp:inline>
                                        </w:drawing>
                                      </w:r>
                                    </w:p>
                                    <w:sdt>
                                      <w:sdtPr>
                                        <w:rPr>
                                          <w:caps/>
                                          <w:color w:val="191919" w:themeColor="text1" w:themeTint="E6"/>
                                          <w:sz w:val="72"/>
                                          <w:szCs w:val="72"/>
                                        </w:rPr>
                                        <w:alias w:val="Title"/>
                                        <w:tag w:val=""/>
                                        <w:id w:val="-438379639"/>
    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12C09A15" w14:textId="4C98DAC7" w:rsidR="0004480A" w:rsidRDefault="0004480A">
                                          <w:pPr>
                                            <w:pStyle w:val="NoSpacing"/>
                                            <w:spacing w:line="312" w:lineRule="auto"/>
                                            <w:jc w:val="right"/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</w:pPr>
                                          <w:r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  <w:t xml:space="preserve">Assignment </w:t>
                                          </w:r>
                                          <w:r w:rsidR="00E8587D">
                                            <w:rPr>
                                              <w:caps/>
                                              <w:color w:val="191919" w:themeColor="text1" w:themeTint="E6"/>
                                              <w:sz w:val="72"/>
                                              <w:szCs w:val="72"/>
                                            </w:rPr>
                                            <w:t>3</w:t>
                                          </w:r>
                                        </w:p>
                                      </w:sdtContent>
                                    </w:sdt>
                                    <w:sdt>
                                      <w:sdtPr>
                                        <w:rPr>
                                          <w:color w:val="000000" w:themeColor="text1"/>
                                          <w:sz w:val="36"/>
                                          <w:szCs w:val="36"/>
                                        </w:rPr>
                                        <w:alias w:val="Subtitle"/>
                                        <w:tag w:val=""/>
                                        <w:id w:val="1354072561"/>
      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01E3D766" w14:textId="13C97F1C" w:rsidR="0004480A" w:rsidRDefault="0004480A">
                                          <w:pPr>
                                            <w:jc w:val="right"/>
                                            <w:rPr>
                                              <w:sz w:val="24"/>
                                              <w:szCs w:val="24"/>
                                            </w:rPr>
                                          </w:pPr>
                                          <w:r w:rsidRPr="0004480A">
                                            <w:rPr>
                                              <w:color w:val="000000" w:themeColor="text1"/>
                                              <w:sz w:val="36"/>
                                              <w:szCs w:val="36"/>
                                            </w:rPr>
                                            <w:t>ITRI 625</w:t>
                                          </w:r>
                                        </w:p>
                                      </w:sdtContent>
                                    </w:sdt>
                                  </w:tc>
                                  <w:tc>
                                    <w:tcPr>
                                      <w:tcW w:w="2432" w:type="pct"/>
                                      <w:vAlign w:val="center"/>
                                    </w:tcPr>
                                    <w:sdt>
                                      <w:sdtPr>
                                        <w:rPr>
                                          <w:color w:val="000000" w:themeColor="text1"/>
                                        </w:rPr>
                                        <w:alias w:val="Abstract"/>
                                        <w:tag w:val=""/>
                                        <w:id w:val="-2036181933"/>
                                        <w:showingPlcHdr/>
      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      <w:text/>
                                      </w:sdtPr>
                                      <w:sdtEndPr/>
                                      <w:sdtContent>
                                        <w:p w14:paraId="33E2CA25" w14:textId="03496B6C" w:rsidR="0004480A" w:rsidRDefault="0004480A">
                                          <w:pPr>
                                            <w:rPr>
                                              <w:color w:val="000000" w:themeColor="text1"/>
                                            </w:rPr>
                                          </w:pPr>
                                          <w:r>
                                            <w:rPr>
                                              <w:color w:val="000000" w:themeColor="text1"/>
                                            </w:rPr>
                                            <w:t xml:space="preserve">     </w:t>
                                          </w:r>
                                        </w:p>
                                      </w:sdtContent>
                                    </w:sdt>
                                    <w:sdt>
                                      <w:sdtPr>
                                        <w:rPr>
                                          <w:color w:val="ED7D31" w:themeColor="accent2"/>
                                          <w:sz w:val="36"/>
                                          <w:szCs w:val="36"/>
                                        </w:rPr>
                                        <w:alias w:val="Author"/>
                                        <w:tag w:val=""/>
                                        <w:id w:val="-279026076"/>
      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      <w:text/>
                                      </w:sdtPr>
                                      <w:sdtEndPr/>
                                      <w:sdtContent>
                                        <w:p w14:paraId="1E71C363" w14:textId="56AA3DDD" w:rsidR="0004480A" w:rsidRPr="0004480A" w:rsidRDefault="0004480A">
                                          <w:pPr>
                                            <w:pStyle w:val="NoSpacing"/>
                                            <w:rPr>
                                              <w:color w:val="ED7D31" w:themeColor="accent2"/>
                                              <w:sz w:val="36"/>
                                              <w:szCs w:val="36"/>
                                            </w:rPr>
                                          </w:pPr>
                                          <w:r w:rsidRPr="0004480A">
                                            <w:rPr>
                                              <w:color w:val="ED7D31" w:themeColor="accent2"/>
                                              <w:sz w:val="36"/>
                                              <w:szCs w:val="36"/>
                                            </w:rPr>
                                            <w:t>ENRICO DREYER</w:t>
                                          </w:r>
                                        </w:p>
                                      </w:sdtContent>
                                    </w:sdt>
                                    <w:p w14:paraId="0D616D8E" w14:textId="00E89D79" w:rsidR="0004480A" w:rsidRDefault="00962947">
                                      <w:pPr>
                                        <w:pStyle w:val="NoSpacing"/>
                                      </w:pPr>
                                      <w:sdt>
                                        <w:sdtPr>
                                          <w:rPr>
                                            <w:color w:val="44546A" w:themeColor="text2"/>
                                            <w:sz w:val="36"/>
                                            <w:szCs w:val="36"/>
                                          </w:rPr>
                                          <w:alias w:val="Course"/>
                                          <w:tag w:val="Course"/>
                                          <w:id w:val="-710501431"/>
      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      <w:text/>
                                        </w:sdtPr>
                                        <w:sdtEndPr/>
                                        <w:sdtContent>
                                          <w:r w:rsidR="0004480A" w:rsidRPr="0004480A">
                                            <w:rPr>
                                              <w:color w:val="44546A" w:themeColor="text2"/>
                                              <w:sz w:val="36"/>
                                              <w:szCs w:val="36"/>
                                            </w:rPr>
                                            <w:t>31210783</w:t>
                                          </w:r>
                                        </w:sdtContent>
                                      </w:sdt>
                                    </w:p>
                                  </w:tc>
                                </w:tr>
                              </w:tbl>
                              <w:p w14:paraId="46EE1576" w14:textId="77777777" w:rsidR="0004480A" w:rsidRDefault="0004480A"/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94100</wp14:pctWidth>
                    </wp14:sizeRelH>
                    <wp14:sizeRelV relativeFrom="page">
                      <wp14:pctHeight>77300</wp14:pctHeight>
                    </wp14:sizeRelV>
                  </wp:anchor>
                </w:drawing>
              </mc:Choice>
              <mc:Fallback>
                <w:pict>
                  <v:shapetype w14:anchorId="20E72B38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38" o:spid="_x0000_s1026" type="#_x0000_t202" style="position:absolute;margin-left:0;margin-top:0;width:134.85pt;height:302.4pt;z-index:251659264;visibility:visible;mso-wrap-style:square;mso-width-percent:941;mso-height-percent:773;mso-wrap-distance-left:9pt;mso-wrap-distance-top:0;mso-wrap-distance-right:9pt;mso-wrap-distance-bottom:0;mso-position-horizontal:center;mso-position-horizontal-relative:page;mso-position-vertical:center;mso-position-vertical-relative:page;mso-width-percent:941;mso-height-percent:773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" fillcolor="white [3201]" stroked="f" strokeweight=".5pt">
                    <v:textbox inset="0,0,0,0">
                      <w:txbxContent>
                        <w:tbl>
                          <w:tblPr>
                            <w:tblW w:w="5000" w:type="pct"/>
                            <w:jc w:val="center"/>
                            <w:tblBorders>
                              <w:insideV w:val="single" w:sz="12" w:space="0" w:color="ED7D31" w:themeColor="accent2"/>
                            </w:tblBorders>
                            <w:tblCellMar>
                              <w:top w:w="1296" w:type="dxa"/>
                              <w:left w:w="360" w:type="dxa"/>
                              <w:bottom w:w="1296" w:type="dxa"/>
                              <w:right w:w="360" w:type="dxa"/>
                            </w:tblCellMar>
                            <w:tblLook w:val="04A0" w:firstRow="1" w:lastRow="0" w:firstColumn="1" w:lastColumn="0" w:noHBand="0" w:noVBand="1"/>
                          </w:tblPr>
                          <w:tblGrid>
                            <w:gridCol w:w="7777"/>
                            <w:gridCol w:w="2180"/>
                          </w:tblGrid>
                          <w:tr w:rsidR="0004480A" w14:paraId="6DB4AA17" w14:textId="77777777">
                            <w:trPr>
                              <w:jc w:val="center"/>
                            </w:trPr>
                            <w:tc>
                              <w:tcPr>
                                <w:tcW w:w="2568" w:type="pct"/>
                                <w:vAlign w:val="center"/>
                              </w:tcPr>
                              <w:p w14:paraId="78529239" w14:textId="3EC43E1B" w:rsidR="0004480A" w:rsidRDefault="00562ACB">
                                <w:pPr>
                                  <w:jc w:val="right"/>
                                </w:pPr>
                                <w:r>
                                  <w:rPr>
                                    <w:noProof/>
                                  </w:rPr>
                                  <w:drawing>
                                    <wp:inline distT="0" distB="0" distL="0" distR="0" wp14:anchorId="0C88B256" wp14:editId="023F3CB3">
                                      <wp:extent cx="4481674" cy="4481674"/>
                                      <wp:effectExtent l="0" t="0" r="0" b="0"/>
                                      <wp:docPr id="1" name="Picture 1"/>
                                      <wp:cNvGraphicFramePr>
                                        <a:graphicFrameLocks xmlns:a="http://schemas.openxmlformats.org/drawingml/2006/main" noChangeAspect="1"/>
                                      </wp:cNvGraphicFramePr>
                                      <a:graphic xmlns:a="http://schemas.openxmlformats.org/drawingml/2006/main">
                                        <a:graphicData uri="http://schemas.openxmlformats.org/drawingml/2006/picture">
                                          <pic:pic xmlns:pic="http://schemas.openxmlformats.org/drawingml/2006/picture">
                                            <pic:nvPicPr>
                                              <pic:cNvPr id="1" name="Picture 1"/>
                                              <pic:cNvPicPr>
                                                <a:picLocks noChangeAspect="1" noChangeArrowheads="1"/>
                                              </pic:cNvPicPr>
                                            </pic:nvPicPr>
                                            <pic:blipFill>
                                              <a:blip r:embed="rId6">
                                                <a:extLst>
                                                  <a:ext uri="{28A0092B-C50C-407E-A947-70E740481C1C}">
                                                    <a14:useLocalDpi xmlns:a14="http://schemas.microsoft.com/office/drawing/2010/main" val="0"/>
                                                  </a:ext>
                                                </a:extLst>
                                              </a:blip>
                                              <a:stretch>
                                                <a:fillRect/>
                                              </a:stretch>
                                            </pic:blipFill>
                                            <pic:spPr bwMode="auto">
                                              <a:xfrm>
                                                <a:off x="0" y="0"/>
                                                <a:ext cx="4481674" cy="4481674"/>
                                              </a:xfrm>
                                              <a:prstGeom prst="rect">
                                                <a:avLst/>
                                              </a:prstGeom>
                                              <a:noFill/>
                                              <a:ln>
                                                <a:noFill/>
                                              </a:ln>
                                            </pic:spPr>
                                          </pic:pic>
                                        </a:graphicData>
                                      </a:graphic>
                                    </wp:inline>
                                  </w:drawing>
                                </w:r>
                              </w:p>
                              <w:sdt>
                                <w:sdtPr>
                                  <w:rPr>
                                    <w:caps/>
                                    <w:color w:val="191919" w:themeColor="text1" w:themeTint="E6"/>
                                    <w:sz w:val="72"/>
                                    <w:szCs w:val="72"/>
                                  </w:rPr>
                                  <w:alias w:val="Title"/>
                                  <w:tag w:val=""/>
                                  <w:id w:val="-438379639"/>
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12C09A15" w14:textId="4C98DAC7" w:rsidR="0004480A" w:rsidRDefault="0004480A">
                                    <w:pPr>
                                      <w:pStyle w:val="NoSpacing"/>
                                      <w:spacing w:line="312" w:lineRule="auto"/>
                                      <w:jc w:val="right"/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  <w:t xml:space="preserve">Assignment </w:t>
                                    </w:r>
                                    <w:r w:rsidR="00E8587D">
                                      <w:rPr>
                                        <w:caps/>
                                        <w:color w:val="191919" w:themeColor="text1" w:themeTint="E6"/>
                                        <w:sz w:val="72"/>
                                        <w:szCs w:val="72"/>
                                      </w:rPr>
                                      <w:t>3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olor w:val="000000" w:themeColor="text1"/>
                                    <w:sz w:val="36"/>
                                    <w:szCs w:val="36"/>
                                  </w:rPr>
                                  <w:alias w:val="Subtitle"/>
                                  <w:tag w:val=""/>
                                  <w:id w:val="1354072561"/>
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01E3D766" w14:textId="13C97F1C" w:rsidR="0004480A" w:rsidRDefault="0004480A">
                                    <w:pPr>
                                      <w:jc w:val="right"/>
                                      <w:rPr>
                                        <w:sz w:val="24"/>
                                        <w:szCs w:val="24"/>
                                      </w:rPr>
                                    </w:pPr>
                                    <w:r w:rsidRPr="0004480A">
                                      <w:rPr>
                                        <w:color w:val="000000" w:themeColor="text1"/>
                                        <w:sz w:val="36"/>
                                        <w:szCs w:val="36"/>
                                      </w:rPr>
                                      <w:t>ITRI 625</w:t>
                                    </w:r>
                                  </w:p>
                                </w:sdtContent>
                              </w:sdt>
                            </w:tc>
                            <w:tc>
                              <w:tcPr>
                                <w:tcW w:w="2432" w:type="pct"/>
                                <w:vAlign w:val="center"/>
                              </w:tcPr>
                              <w:sdt>
                                <w:sdtPr>
                                  <w:rPr>
                                    <w:color w:val="000000" w:themeColor="text1"/>
                                  </w:rPr>
                                  <w:alias w:val="Abstract"/>
                                  <w:tag w:val=""/>
                                  <w:id w:val="-2036181933"/>
                                  <w:showingPlcHdr/>
                                  <w:dataBinding w:prefixMappings="xmlns:ns0='http://schemas.microsoft.com/office/2006/coverPageProps' " w:xpath="/ns0:CoverPageProperties[1]/ns0:Abstract[1]" w:storeItemID="{55AF091B-3C7A-41E3-B477-F2FDAA23CFDA}"/>
                                  <w:text/>
                                </w:sdtPr>
                                <w:sdtEndPr/>
                                <w:sdtContent>
                                  <w:p w14:paraId="33E2CA25" w14:textId="03496B6C" w:rsidR="0004480A" w:rsidRDefault="0004480A">
                                    <w:pPr>
                                      <w:rPr>
                                        <w:color w:val="000000" w:themeColor="text1"/>
                                      </w:rPr>
                                    </w:pPr>
                                    <w:r>
                                      <w:rPr>
                                        <w:color w:val="000000" w:themeColor="text1"/>
                                      </w:rPr>
                                      <w:t xml:space="preserve">     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olor w:val="ED7D31" w:themeColor="accent2"/>
                                    <w:sz w:val="36"/>
                                    <w:szCs w:val="36"/>
                                  </w:rPr>
                                  <w:alias w:val="Author"/>
                                  <w:tag w:val=""/>
                                  <w:id w:val="-279026076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1E71C363" w14:textId="56AA3DDD" w:rsidR="0004480A" w:rsidRPr="0004480A" w:rsidRDefault="0004480A">
                                    <w:pPr>
                                      <w:pStyle w:val="NoSpacing"/>
                                      <w:rPr>
                                        <w:color w:val="ED7D31" w:themeColor="accent2"/>
                                        <w:sz w:val="36"/>
                                        <w:szCs w:val="36"/>
                                      </w:rPr>
                                    </w:pPr>
                                    <w:r w:rsidRPr="0004480A">
                                      <w:rPr>
                                        <w:color w:val="ED7D31" w:themeColor="accent2"/>
                                        <w:sz w:val="36"/>
                                        <w:szCs w:val="36"/>
                                      </w:rPr>
                                      <w:t>ENRICO DREYER</w:t>
                                    </w:r>
                                  </w:p>
                                </w:sdtContent>
                              </w:sdt>
                              <w:p w14:paraId="0D616D8E" w14:textId="00E89D79" w:rsidR="0004480A" w:rsidRDefault="00962947">
                                <w:pPr>
                                  <w:pStyle w:val="NoSpacing"/>
                                </w:pPr>
                                <w:sdt>
                                  <w:sdtPr>
                                    <w:rPr>
                                      <w:color w:val="44546A" w:themeColor="text2"/>
                                      <w:sz w:val="36"/>
                                      <w:szCs w:val="36"/>
                                    </w:rPr>
                                    <w:alias w:val="Course"/>
                                    <w:tag w:val="Course"/>
                                    <w:id w:val="-710501431"/>
                                    <w:dataBinding w:prefixMappings="xmlns:ns0='http://purl.org/dc/elements/1.1/' xmlns:ns1='http://schemas.openxmlformats.org/package/2006/metadata/core-properties' " w:xpath="/ns1:coreProperties[1]/ns1:category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04480A" w:rsidRPr="0004480A">
                                      <w:rPr>
                                        <w:color w:val="44546A" w:themeColor="text2"/>
                                        <w:sz w:val="36"/>
                                        <w:szCs w:val="36"/>
                                      </w:rPr>
                                      <w:t>31210783</w:t>
                                    </w:r>
                                  </w:sdtContent>
                                </w:sdt>
                              </w:p>
                            </w:tc>
                          </w:tr>
                        </w:tbl>
                        <w:p w14:paraId="46EE1576" w14:textId="77777777" w:rsidR="0004480A" w:rsidRDefault="0004480A"/>
                      </w:txbxContent>
                    </v:textbox>
                    <w10:wrap anchorx="page" anchory="page"/>
                  </v:shape>
                </w:pict>
              </mc:Fallback>
            </mc:AlternateContent>
          </w:r>
          <w:r>
            <w:br w:type="page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ZA"/>
        </w:rPr>
        <w:id w:val="-1962404238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7E70B2D6" w14:textId="3D53738C" w:rsidR="0004480A" w:rsidRDefault="0004480A">
          <w:pPr>
            <w:pStyle w:val="TOCHeading"/>
          </w:pPr>
          <w:r>
            <w:t>Table of Contents</w:t>
          </w:r>
        </w:p>
        <w:p w14:paraId="388002C5" w14:textId="2F3D92BF" w:rsidR="00AC7DB6" w:rsidRDefault="0004480A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83939990" w:history="1">
            <w:r w:rsidR="00AC7DB6" w:rsidRPr="00F11A7D">
              <w:rPr>
                <w:rStyle w:val="Hyperlink"/>
                <w:noProof/>
              </w:rPr>
              <w:t>Introduction</w:t>
            </w:r>
            <w:r w:rsidR="00AC7DB6">
              <w:rPr>
                <w:noProof/>
                <w:webHidden/>
              </w:rPr>
              <w:tab/>
            </w:r>
            <w:r w:rsidR="00AC7DB6">
              <w:rPr>
                <w:noProof/>
                <w:webHidden/>
              </w:rPr>
              <w:fldChar w:fldCharType="begin"/>
            </w:r>
            <w:r w:rsidR="00AC7DB6">
              <w:rPr>
                <w:noProof/>
                <w:webHidden/>
              </w:rPr>
              <w:instrText xml:space="preserve"> PAGEREF _Toc83939990 \h </w:instrText>
            </w:r>
            <w:r w:rsidR="00AC7DB6">
              <w:rPr>
                <w:noProof/>
                <w:webHidden/>
              </w:rPr>
            </w:r>
            <w:r w:rsidR="00AC7DB6">
              <w:rPr>
                <w:noProof/>
                <w:webHidden/>
              </w:rPr>
              <w:fldChar w:fldCharType="separate"/>
            </w:r>
            <w:r w:rsidR="00AC7DB6">
              <w:rPr>
                <w:noProof/>
                <w:webHidden/>
              </w:rPr>
              <w:t>2</w:t>
            </w:r>
            <w:r w:rsidR="00AC7DB6">
              <w:rPr>
                <w:noProof/>
                <w:webHidden/>
              </w:rPr>
              <w:fldChar w:fldCharType="end"/>
            </w:r>
          </w:hyperlink>
        </w:p>
        <w:p w14:paraId="21F7185C" w14:textId="54CC50E6" w:rsidR="00AC7DB6" w:rsidRDefault="00AC7DB6">
          <w:pPr>
            <w:pStyle w:val="TOC1"/>
            <w:tabs>
              <w:tab w:val="left" w:pos="440"/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3939991" w:history="1">
            <w:r w:rsidRPr="00F11A7D">
              <w:rPr>
                <w:rStyle w:val="Hyperlink"/>
                <w:noProof/>
              </w:rPr>
              <w:t>1.</w:t>
            </w:r>
            <w:r>
              <w:rPr>
                <w:rFonts w:eastAsiaTheme="minorEastAsia"/>
                <w:noProof/>
                <w:lang w:eastAsia="en-ZA"/>
              </w:rPr>
              <w:tab/>
            </w:r>
            <w:r w:rsidRPr="00F11A7D">
              <w:rPr>
                <w:rStyle w:val="Hyperlink"/>
                <w:noProof/>
              </w:rPr>
              <w:t>Thou shalt not use a computer to harm other people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39399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6E3E44" w14:textId="0D59BE71" w:rsidR="00AC7DB6" w:rsidRDefault="00AC7DB6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3939992" w:history="1">
            <w:r w:rsidRPr="00F11A7D">
              <w:rPr>
                <w:rStyle w:val="Hyperlink"/>
                <w:noProof/>
              </w:rPr>
              <w:t>2. Thou shalt not interfere with other people’s computer work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393999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577D0F" w14:textId="57499C1B" w:rsidR="00AC7DB6" w:rsidRDefault="00AC7DB6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3939993" w:history="1">
            <w:r w:rsidRPr="00F11A7D">
              <w:rPr>
                <w:rStyle w:val="Hyperlink"/>
                <w:noProof/>
              </w:rPr>
              <w:t>3. Thou shalt not snoop around in other people’s files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39399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E6597CB" w14:textId="23619449" w:rsidR="00AC7DB6" w:rsidRDefault="00AC7DB6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3939994" w:history="1">
            <w:r w:rsidRPr="00F11A7D">
              <w:rPr>
                <w:rStyle w:val="Hyperlink"/>
                <w:noProof/>
              </w:rPr>
              <w:t>4. Thou shalt not use a computer to steal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39399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7D1D71" w14:textId="74E692E6" w:rsidR="00AC7DB6" w:rsidRDefault="00AC7DB6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3939995" w:history="1">
            <w:r w:rsidRPr="00F11A7D">
              <w:rPr>
                <w:rStyle w:val="Hyperlink"/>
                <w:noProof/>
              </w:rPr>
              <w:t>5. Thou shalt not use a computer to bear false witness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39399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DF3198" w14:textId="082819E9" w:rsidR="00AC7DB6" w:rsidRDefault="00AC7DB6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3939996" w:history="1">
            <w:r w:rsidRPr="00F11A7D">
              <w:rPr>
                <w:rStyle w:val="Hyperlink"/>
                <w:noProof/>
              </w:rPr>
              <w:t>6. Thou shalt not use or copy software for which you have not paid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39399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97E813E" w14:textId="3CCFAAC4" w:rsidR="00AC7DB6" w:rsidRDefault="00AC7DB6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3939997" w:history="1">
            <w:r w:rsidRPr="00F11A7D">
              <w:rPr>
                <w:rStyle w:val="Hyperlink"/>
                <w:noProof/>
              </w:rPr>
              <w:t>7. Thou shalt not use other people’s computer resources without authorization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39399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530E617" w14:textId="5E5B25D4" w:rsidR="00AC7DB6" w:rsidRDefault="00AC7DB6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3939998" w:history="1">
            <w:r w:rsidRPr="00F11A7D">
              <w:rPr>
                <w:rStyle w:val="Hyperlink"/>
                <w:noProof/>
              </w:rPr>
              <w:t>8. Thou shalt not appropriate other people’s intellectual output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39399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FF7CD88" w14:textId="42B28A9B" w:rsidR="00AC7DB6" w:rsidRDefault="00AC7DB6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3939999" w:history="1">
            <w:r w:rsidRPr="00F11A7D">
              <w:rPr>
                <w:rStyle w:val="Hyperlink"/>
                <w:noProof/>
              </w:rPr>
              <w:t>9. Thou shalt think about the social consequences of the program you write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39399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94B7B1" w14:textId="346C84BF" w:rsidR="00AC7DB6" w:rsidRDefault="00AC7DB6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3940000" w:history="1">
            <w:r w:rsidRPr="00F11A7D">
              <w:rPr>
                <w:rStyle w:val="Hyperlink"/>
                <w:noProof/>
              </w:rPr>
              <w:t>10. Thou shalt use a computer in ways that show consideration and respect.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39400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57E09D" w14:textId="5E9139C0" w:rsidR="00AC7DB6" w:rsidRDefault="00AC7DB6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3940001" w:history="1">
            <w:r w:rsidRPr="00F11A7D">
              <w:rPr>
                <w:rStyle w:val="Hyperlink"/>
                <w:noProof/>
              </w:rPr>
              <w:t>Conclus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39400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509C4F" w14:textId="185DCEF3" w:rsidR="00AC7DB6" w:rsidRDefault="00AC7DB6">
          <w:pPr>
            <w:pStyle w:val="TOC1"/>
            <w:tabs>
              <w:tab w:val="right" w:leader="dot" w:pos="9016"/>
            </w:tabs>
            <w:rPr>
              <w:rFonts w:eastAsiaTheme="minorEastAsia"/>
              <w:noProof/>
              <w:lang w:eastAsia="en-ZA"/>
            </w:rPr>
          </w:pPr>
          <w:hyperlink w:anchor="_Toc83940002" w:history="1">
            <w:r w:rsidRPr="00F11A7D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839400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89B4E7" w14:textId="61896228" w:rsidR="0004480A" w:rsidRDefault="0004480A">
          <w:r>
            <w:rPr>
              <w:b/>
              <w:bCs/>
              <w:noProof/>
            </w:rPr>
            <w:fldChar w:fldCharType="end"/>
          </w:r>
        </w:p>
      </w:sdtContent>
    </w:sdt>
    <w:p w14:paraId="52BF46FF" w14:textId="7EF388AA" w:rsidR="0004480A" w:rsidRDefault="0004480A">
      <w:r>
        <w:br w:type="page"/>
      </w:r>
    </w:p>
    <w:p w14:paraId="4AD714E5" w14:textId="3F09AEE0" w:rsidR="00991333" w:rsidRPr="00991333" w:rsidRDefault="0004480A" w:rsidP="00991333">
      <w:pPr>
        <w:pStyle w:val="Heading1"/>
      </w:pPr>
      <w:bookmarkStart w:id="0" w:name="_Toc83939990"/>
      <w:r>
        <w:lastRenderedPageBreak/>
        <w:t>Introduction</w:t>
      </w:r>
      <w:bookmarkEnd w:id="0"/>
    </w:p>
    <w:p w14:paraId="1351C13D" w14:textId="4397F56B" w:rsidR="00CD7EA0" w:rsidRDefault="00963760" w:rsidP="00991333">
      <w:pPr>
        <w:jc w:val="both"/>
      </w:pPr>
      <w:r>
        <w:t>In this assignment we were asked to</w:t>
      </w:r>
      <w:r w:rsidR="00E8587D">
        <w:t xml:space="preserve"> give our own examples of the ten commandments of computer ethics, as well as give examples of each and possible improvements</w:t>
      </w:r>
      <w:r w:rsidR="005E24F2">
        <w:t xml:space="preserve"> or shortcoming. </w:t>
      </w:r>
      <w:r w:rsidR="00825C4B">
        <w:t xml:space="preserve">According to </w:t>
      </w:r>
      <w:r w:rsidR="00825C4B">
        <w:fldChar w:fldCharType="begin"/>
      </w:r>
      <w:r w:rsidR="00825C4B">
        <w:instrText xml:space="preserve"> ADDIN EN.CITE &lt;EndNote&gt;&lt;Cite AuthorYear="1"&gt;&lt;Author&gt;Techspirited&lt;/Author&gt;&lt;Year&gt;2020&lt;/Year&gt;&lt;RecNum&gt;190&lt;/RecNum&gt;&lt;DisplayText&gt;Techspirited (2020)&lt;/DisplayText&gt;&lt;record&gt;&lt;rec-number&gt;190&lt;/rec-number&gt;&lt;foreign-keys&gt;&lt;key app="EN" db-id="525d9sr0qsvde5evfr0ps52ifpp52v555xtd" timestamp="1633021935"&gt;190&lt;/key&gt;&lt;/foreign-keys&gt;&lt;ref-type name="Journal Article"&gt;17&lt;/ref-type&gt;&lt;contributors&gt;&lt;authors&gt;&lt;author&gt;Techspirited&lt;/author&gt;&lt;/authors&gt;&lt;/contributors&gt;&lt;titles&gt;&lt;title&gt;Ten Commandments of Computer Ethics You Should Follow Without Fail&lt;/title&gt;&lt;/titles&gt;&lt;dates&gt;&lt;year&gt;2020&lt;/year&gt;&lt;/dates&gt;&lt;urls&gt;&lt;related-urls&gt;&lt;url&gt;https://techspirited.com/ten-commandments-of-computer-ethics&lt;/url&gt;&lt;/related-urls&gt;&lt;/urls&gt;&lt;/record&gt;&lt;/Cite&gt;&lt;/EndNote&gt;</w:instrText>
      </w:r>
      <w:r w:rsidR="00825C4B">
        <w:fldChar w:fldCharType="separate"/>
      </w:r>
      <w:r w:rsidR="00825C4B">
        <w:rPr>
          <w:noProof/>
        </w:rPr>
        <w:t>Techspirited (2020)</w:t>
      </w:r>
      <w:r w:rsidR="00825C4B">
        <w:fldChar w:fldCharType="end"/>
      </w:r>
      <w:r w:rsidR="00825C4B">
        <w:t>, t</w:t>
      </w:r>
      <w:r w:rsidR="00CD7EA0">
        <w:t>he ten commandments are there to give instructions on how to use computers ethically.  Computer ethics is a philosophy of ethical values, these values should be adhered by every computer user.</w:t>
      </w:r>
    </w:p>
    <w:p w14:paraId="29DC9618" w14:textId="184467E0" w:rsidR="005E24F2" w:rsidRDefault="005E24F2" w:rsidP="00991333">
      <w:pPr>
        <w:jc w:val="both"/>
      </w:pPr>
      <w:r>
        <w:t>Each commandment is explained in the next part of the paper.</w:t>
      </w:r>
    </w:p>
    <w:p w14:paraId="67E87797" w14:textId="26FBD8FC" w:rsidR="00991333" w:rsidRPr="00991333" w:rsidRDefault="005E24F2" w:rsidP="00991333">
      <w:pPr>
        <w:pStyle w:val="Heading1"/>
        <w:numPr>
          <w:ilvl w:val="0"/>
          <w:numId w:val="19"/>
        </w:numPr>
      </w:pPr>
      <w:bookmarkStart w:id="1" w:name="_Toc83939991"/>
      <w:r w:rsidRPr="005E24F2">
        <w:t>Thou shalt not use a computer to harm other people.</w:t>
      </w:r>
      <w:bookmarkEnd w:id="1"/>
    </w:p>
    <w:p w14:paraId="6F58E915" w14:textId="77777777" w:rsidR="00962947" w:rsidRDefault="00436AAE" w:rsidP="006B3608">
      <w:pPr>
        <w:jc w:val="both"/>
      </w:pPr>
      <w:r>
        <w:t xml:space="preserve">In simple terms a user should not use computers in ways that can harm other people. </w:t>
      </w:r>
      <w:r w:rsidR="006B3608">
        <w:t>This is not limited to injury that is physical but includes c</w:t>
      </w:r>
      <w:r w:rsidR="002D4D2A">
        <w:t xml:space="preserve">orrupting or harming </w:t>
      </w:r>
      <w:r w:rsidR="006B3608">
        <w:t>other user’s data of files. This commandment revolves around users not using a computer to steal other individuals’ personal information.</w:t>
      </w:r>
      <w:r w:rsidR="00AC7DB6">
        <w:t xml:space="preserve"> </w:t>
      </w:r>
    </w:p>
    <w:p w14:paraId="43F0F27C" w14:textId="40F2C955" w:rsidR="00CD7EA0" w:rsidRPr="00CD7EA0" w:rsidRDefault="00962947" w:rsidP="006B3608">
      <w:pPr>
        <w:jc w:val="both"/>
      </w:pPr>
      <w:r>
        <w:t>Looking form an ethical perspective, destroying or manipulating files of other users are wrong,</w:t>
      </w:r>
    </w:p>
    <w:p w14:paraId="6B4315B0" w14:textId="74F2F2E8" w:rsidR="00CD7EA0" w:rsidRDefault="005E24F2" w:rsidP="00CD7EA0">
      <w:pPr>
        <w:pStyle w:val="Heading1"/>
      </w:pPr>
      <w:r w:rsidRPr="005E24F2">
        <w:br/>
      </w:r>
      <w:bookmarkStart w:id="2" w:name="_Toc83939992"/>
      <w:r>
        <w:t xml:space="preserve">2. </w:t>
      </w:r>
      <w:r w:rsidRPr="005E24F2">
        <w:t>Thou shalt not interfere with other people’s computer work.</w:t>
      </w:r>
      <w:bookmarkEnd w:id="2"/>
    </w:p>
    <w:p w14:paraId="275DA365" w14:textId="77777777" w:rsidR="00CD7EA0" w:rsidRPr="00CD7EA0" w:rsidRDefault="00CD7EA0" w:rsidP="00CD7EA0"/>
    <w:p w14:paraId="6EDC42FD" w14:textId="77777777" w:rsidR="00CD7EA0" w:rsidRDefault="005E24F2" w:rsidP="00CD7EA0">
      <w:pPr>
        <w:pStyle w:val="Heading1"/>
      </w:pPr>
      <w:r w:rsidRPr="005E24F2">
        <w:br/>
      </w:r>
      <w:bookmarkStart w:id="3" w:name="_Toc83939993"/>
      <w:r w:rsidRPr="005E24F2">
        <w:t>3. Thou shalt not snoop around in other people’s files.</w:t>
      </w:r>
      <w:bookmarkEnd w:id="3"/>
    </w:p>
    <w:p w14:paraId="045E7BEE" w14:textId="77777777" w:rsidR="00CD7EA0" w:rsidRDefault="00CD7EA0" w:rsidP="00CD7EA0"/>
    <w:p w14:paraId="6DA3B052" w14:textId="37C50CDD" w:rsidR="00CD7EA0" w:rsidRDefault="005E24F2" w:rsidP="00CD7EA0">
      <w:pPr>
        <w:pStyle w:val="Heading1"/>
      </w:pPr>
      <w:r w:rsidRPr="005E24F2">
        <w:br/>
      </w:r>
      <w:bookmarkStart w:id="4" w:name="_Toc83939994"/>
      <w:r w:rsidRPr="005E24F2">
        <w:t>4. Thou shalt not use a computer to steal.</w:t>
      </w:r>
      <w:bookmarkEnd w:id="4"/>
    </w:p>
    <w:p w14:paraId="1D8B44FE" w14:textId="77777777" w:rsidR="00CD7EA0" w:rsidRPr="00CD7EA0" w:rsidRDefault="00CD7EA0" w:rsidP="00CD7EA0"/>
    <w:p w14:paraId="5FD3949A" w14:textId="02E27B6D" w:rsidR="005E24F2" w:rsidRDefault="005E24F2" w:rsidP="00CD7EA0">
      <w:pPr>
        <w:pStyle w:val="Heading1"/>
      </w:pPr>
      <w:r w:rsidRPr="005E24F2">
        <w:br/>
      </w:r>
      <w:bookmarkStart w:id="5" w:name="_Toc83939995"/>
      <w:r w:rsidRPr="005E24F2">
        <w:t>5. Thou shalt not use a computer to bear false witness.</w:t>
      </w:r>
      <w:bookmarkEnd w:id="5"/>
    </w:p>
    <w:p w14:paraId="45A5AC16" w14:textId="77777777" w:rsidR="00CD7EA0" w:rsidRPr="00CD7EA0" w:rsidRDefault="00CD7EA0" w:rsidP="00CD7EA0"/>
    <w:p w14:paraId="638B6FFC" w14:textId="77777777" w:rsidR="00CD7EA0" w:rsidRPr="00CD7EA0" w:rsidRDefault="00CD7EA0" w:rsidP="00CD7EA0"/>
    <w:p w14:paraId="4EB49202" w14:textId="7FC79744" w:rsidR="005E24F2" w:rsidRDefault="005E24F2" w:rsidP="00CD7EA0">
      <w:pPr>
        <w:pStyle w:val="Heading1"/>
      </w:pPr>
      <w:bookmarkStart w:id="6" w:name="_Toc83939996"/>
      <w:r>
        <w:t>6. Thou shalt not use or copy software for which you have not paid.</w:t>
      </w:r>
      <w:bookmarkEnd w:id="6"/>
    </w:p>
    <w:p w14:paraId="2703034A" w14:textId="77777777" w:rsidR="00CD7EA0" w:rsidRPr="00CD7EA0" w:rsidRDefault="00CD7EA0" w:rsidP="00CD7EA0"/>
    <w:p w14:paraId="3748B0CB" w14:textId="77777777" w:rsidR="00CD7EA0" w:rsidRDefault="00CD7EA0" w:rsidP="005E24F2"/>
    <w:p w14:paraId="0052409B" w14:textId="39A203D4" w:rsidR="005E24F2" w:rsidRDefault="005E24F2" w:rsidP="00CD7EA0">
      <w:pPr>
        <w:pStyle w:val="Heading1"/>
      </w:pPr>
      <w:bookmarkStart w:id="7" w:name="_Toc83939997"/>
      <w:r>
        <w:t>7. Thou shalt not use other people’s computer resources without authorization.</w:t>
      </w:r>
      <w:bookmarkEnd w:id="7"/>
    </w:p>
    <w:p w14:paraId="17799C9B" w14:textId="77777777" w:rsidR="00CD7EA0" w:rsidRPr="00CD7EA0" w:rsidRDefault="00CD7EA0" w:rsidP="00CD7EA0"/>
    <w:p w14:paraId="49719DC6" w14:textId="77777777" w:rsidR="00CD7EA0" w:rsidRDefault="00CD7EA0" w:rsidP="005E24F2"/>
    <w:p w14:paraId="6E8520AB" w14:textId="2F79AFD1" w:rsidR="005E24F2" w:rsidRDefault="005E24F2" w:rsidP="00CD7EA0">
      <w:pPr>
        <w:pStyle w:val="Heading1"/>
      </w:pPr>
      <w:bookmarkStart w:id="8" w:name="_Toc83939998"/>
      <w:r>
        <w:lastRenderedPageBreak/>
        <w:t>8. Thou shalt not appropriate other people’s intellectual output.</w:t>
      </w:r>
      <w:bookmarkEnd w:id="8"/>
    </w:p>
    <w:p w14:paraId="6A5A9FAB" w14:textId="77777777" w:rsidR="00CD7EA0" w:rsidRPr="00CD7EA0" w:rsidRDefault="00CD7EA0" w:rsidP="00CD7EA0"/>
    <w:p w14:paraId="78A89F87" w14:textId="77777777" w:rsidR="00CD7EA0" w:rsidRDefault="00CD7EA0" w:rsidP="005E24F2"/>
    <w:p w14:paraId="04434054" w14:textId="31AC4C8C" w:rsidR="005E24F2" w:rsidRDefault="005E24F2" w:rsidP="00CD7EA0">
      <w:pPr>
        <w:pStyle w:val="Heading1"/>
      </w:pPr>
      <w:bookmarkStart w:id="9" w:name="_Toc83939999"/>
      <w:r>
        <w:t>9. Thou shalt think about the social consequences of the program you write.</w:t>
      </w:r>
      <w:bookmarkEnd w:id="9"/>
    </w:p>
    <w:p w14:paraId="3A016024" w14:textId="77777777" w:rsidR="00CD7EA0" w:rsidRPr="00CD7EA0" w:rsidRDefault="00CD7EA0" w:rsidP="00CD7EA0"/>
    <w:p w14:paraId="3D682304" w14:textId="77777777" w:rsidR="00CD7EA0" w:rsidRDefault="00CD7EA0" w:rsidP="005E24F2"/>
    <w:p w14:paraId="10D6A405" w14:textId="06E80A4A" w:rsidR="005E24F2" w:rsidRDefault="005E24F2" w:rsidP="00CD7EA0">
      <w:pPr>
        <w:pStyle w:val="Heading1"/>
      </w:pPr>
      <w:bookmarkStart w:id="10" w:name="_Toc83940000"/>
      <w:r>
        <w:t>10. Thou shalt use a computer in ways that show consideration and respect</w:t>
      </w:r>
      <w:r w:rsidR="00CD7EA0">
        <w:t>.</w:t>
      </w:r>
      <w:bookmarkEnd w:id="10"/>
    </w:p>
    <w:p w14:paraId="52EDC694" w14:textId="77777777" w:rsidR="00CD7EA0" w:rsidRPr="00CD7EA0" w:rsidRDefault="00CD7EA0" w:rsidP="00CD7EA0"/>
    <w:p w14:paraId="2425CB3B" w14:textId="77777777" w:rsidR="00CD7EA0" w:rsidRDefault="00CD7EA0" w:rsidP="005E24F2"/>
    <w:p w14:paraId="249BD38F" w14:textId="13D7889F" w:rsidR="004156E6" w:rsidRDefault="00CD2134" w:rsidP="007E3D58">
      <w:pPr>
        <w:pStyle w:val="Heading1"/>
        <w:jc w:val="both"/>
      </w:pPr>
      <w:bookmarkStart w:id="11" w:name="_Toc83940001"/>
      <w:r>
        <w:t>Conclusion</w:t>
      </w:r>
      <w:bookmarkEnd w:id="11"/>
    </w:p>
    <w:p w14:paraId="2931F8C1" w14:textId="12EC9626" w:rsidR="00576747" w:rsidRDefault="00576747" w:rsidP="007E3D58">
      <w:pPr>
        <w:jc w:val="both"/>
      </w:pPr>
      <w:r>
        <w:t>In this assignment we were asked to identify a severe security threat to any aspect of NWU’s IT infrastructure. I decided to focus on theft of data files and compiled a security plan, business continuity plan and a risk analysis.</w:t>
      </w:r>
    </w:p>
    <w:p w14:paraId="7766F1C9" w14:textId="50E83643" w:rsidR="002E2A56" w:rsidRDefault="0004480A" w:rsidP="00C138F1">
      <w:pPr>
        <w:pStyle w:val="Heading1"/>
      </w:pPr>
      <w:bookmarkStart w:id="12" w:name="_Toc83940002"/>
      <w:r>
        <w:t>References</w:t>
      </w:r>
      <w:bookmarkEnd w:id="12"/>
    </w:p>
    <w:p w14:paraId="6D183CDE" w14:textId="57F82F8C" w:rsidR="00825C4B" w:rsidRPr="00825C4B" w:rsidRDefault="002E2A56" w:rsidP="00825C4B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25C4B" w:rsidRPr="00825C4B">
        <w:t xml:space="preserve">Techspirited. (2020). Ten Commandments of Computer Ethics You Should Follow Without Fail. </w:t>
      </w:r>
      <w:hyperlink r:id="rId7" w:history="1">
        <w:r w:rsidR="00825C4B" w:rsidRPr="00825C4B">
          <w:rPr>
            <w:rStyle w:val="Hyperlink"/>
          </w:rPr>
          <w:t>https://techspirited.com/ten-commandments-of-computer-ethics</w:t>
        </w:r>
      </w:hyperlink>
      <w:r w:rsidR="00825C4B" w:rsidRPr="00825C4B">
        <w:t xml:space="preserve"> </w:t>
      </w:r>
    </w:p>
    <w:p w14:paraId="7D41B712" w14:textId="4360A149" w:rsidR="00AA6B2E" w:rsidRPr="00AA6B2E" w:rsidRDefault="002E2A56" w:rsidP="00AA6B2E">
      <w:r>
        <w:fldChar w:fldCharType="end"/>
      </w:r>
    </w:p>
    <w:sectPr w:rsidR="00AA6B2E" w:rsidRPr="00AA6B2E" w:rsidSect="0004480A">
      <w:pgSz w:w="11906" w:h="16838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810991"/>
    <w:multiLevelType w:val="hybridMultilevel"/>
    <w:tmpl w:val="6CB01EDE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4B25B03"/>
    <w:multiLevelType w:val="hybridMultilevel"/>
    <w:tmpl w:val="7714CC16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9874405"/>
    <w:multiLevelType w:val="hybridMultilevel"/>
    <w:tmpl w:val="77080BA8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34902D5"/>
    <w:multiLevelType w:val="hybridMultilevel"/>
    <w:tmpl w:val="CF36E30A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E1B1B18"/>
    <w:multiLevelType w:val="hybridMultilevel"/>
    <w:tmpl w:val="53C06240"/>
    <w:lvl w:ilvl="0" w:tplc="1C09000F">
      <w:start w:val="1"/>
      <w:numFmt w:val="decimal"/>
      <w:lvlText w:val="%1."/>
      <w:lvlJc w:val="left"/>
      <w:pPr>
        <w:ind w:left="720" w:hanging="360"/>
      </w:p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97D59E0"/>
    <w:multiLevelType w:val="hybridMultilevel"/>
    <w:tmpl w:val="6BEEFAF8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FB62372"/>
    <w:multiLevelType w:val="hybridMultilevel"/>
    <w:tmpl w:val="E5F45786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B96388A"/>
    <w:multiLevelType w:val="hybridMultilevel"/>
    <w:tmpl w:val="9EE421AA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E80686E"/>
    <w:multiLevelType w:val="hybridMultilevel"/>
    <w:tmpl w:val="8948F84E"/>
    <w:lvl w:ilvl="0" w:tplc="1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19C4187"/>
    <w:multiLevelType w:val="hybridMultilevel"/>
    <w:tmpl w:val="1E840864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89839D3"/>
    <w:multiLevelType w:val="hybridMultilevel"/>
    <w:tmpl w:val="2C120742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7BE602D"/>
    <w:multiLevelType w:val="hybridMultilevel"/>
    <w:tmpl w:val="F73EB812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E164684"/>
    <w:multiLevelType w:val="hybridMultilevel"/>
    <w:tmpl w:val="591A9106"/>
    <w:lvl w:ilvl="0" w:tplc="1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6A993421"/>
    <w:multiLevelType w:val="hybridMultilevel"/>
    <w:tmpl w:val="17BAA320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6AC722BD"/>
    <w:multiLevelType w:val="hybridMultilevel"/>
    <w:tmpl w:val="A1ACB1CA"/>
    <w:lvl w:ilvl="0" w:tplc="1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D0D50B6"/>
    <w:multiLevelType w:val="hybridMultilevel"/>
    <w:tmpl w:val="36A4A57A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724227FB"/>
    <w:multiLevelType w:val="hybridMultilevel"/>
    <w:tmpl w:val="260E2C4E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84A0E80"/>
    <w:multiLevelType w:val="hybridMultilevel"/>
    <w:tmpl w:val="6EA8B268"/>
    <w:lvl w:ilvl="0" w:tplc="1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E51308B"/>
    <w:multiLevelType w:val="hybridMultilevel"/>
    <w:tmpl w:val="16E003A8"/>
    <w:lvl w:ilvl="0" w:tplc="1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5"/>
  </w:num>
  <w:num w:numId="2">
    <w:abstractNumId w:val="7"/>
  </w:num>
  <w:num w:numId="3">
    <w:abstractNumId w:val="10"/>
  </w:num>
  <w:num w:numId="4">
    <w:abstractNumId w:val="13"/>
  </w:num>
  <w:num w:numId="5">
    <w:abstractNumId w:val="0"/>
  </w:num>
  <w:num w:numId="6">
    <w:abstractNumId w:val="11"/>
  </w:num>
  <w:num w:numId="7">
    <w:abstractNumId w:val="6"/>
  </w:num>
  <w:num w:numId="8">
    <w:abstractNumId w:val="2"/>
  </w:num>
  <w:num w:numId="9">
    <w:abstractNumId w:val="9"/>
  </w:num>
  <w:num w:numId="10">
    <w:abstractNumId w:val="3"/>
  </w:num>
  <w:num w:numId="11">
    <w:abstractNumId w:val="4"/>
  </w:num>
  <w:num w:numId="12">
    <w:abstractNumId w:val="18"/>
  </w:num>
  <w:num w:numId="13">
    <w:abstractNumId w:val="16"/>
  </w:num>
  <w:num w:numId="14">
    <w:abstractNumId w:val="5"/>
  </w:num>
  <w:num w:numId="15">
    <w:abstractNumId w:val="1"/>
  </w:num>
  <w:num w:numId="16">
    <w:abstractNumId w:val="17"/>
  </w:num>
  <w:num w:numId="17">
    <w:abstractNumId w:val="12"/>
  </w:num>
  <w:num w:numId="18">
    <w:abstractNumId w:val="14"/>
  </w:num>
  <w:num w:numId="19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25d9sr0qsvde5evfr0ps52ifpp52v555xtd&quot;&gt;My EndNote Proposal Library&lt;record-ids&gt;&lt;item&gt;190&lt;/item&gt;&lt;/record-ids&gt;&lt;/item&gt;&lt;/Libraries&gt;"/>
  </w:docVars>
  <w:rsids>
    <w:rsidRoot w:val="00046EC9"/>
    <w:rsid w:val="00011D37"/>
    <w:rsid w:val="0004480A"/>
    <w:rsid w:val="00046EC9"/>
    <w:rsid w:val="00060C94"/>
    <w:rsid w:val="00084C49"/>
    <w:rsid w:val="000D1322"/>
    <w:rsid w:val="000F2E0F"/>
    <w:rsid w:val="00133B0F"/>
    <w:rsid w:val="00157472"/>
    <w:rsid w:val="001A65F1"/>
    <w:rsid w:val="001C593F"/>
    <w:rsid w:val="001D4336"/>
    <w:rsid w:val="00202428"/>
    <w:rsid w:val="00206977"/>
    <w:rsid w:val="002328F6"/>
    <w:rsid w:val="00247D4E"/>
    <w:rsid w:val="0027139F"/>
    <w:rsid w:val="00274C5C"/>
    <w:rsid w:val="002D2B46"/>
    <w:rsid w:val="002D4D2A"/>
    <w:rsid w:val="002E2A56"/>
    <w:rsid w:val="0032302D"/>
    <w:rsid w:val="00332B0E"/>
    <w:rsid w:val="00341826"/>
    <w:rsid w:val="003635BD"/>
    <w:rsid w:val="0039589A"/>
    <w:rsid w:val="004156E6"/>
    <w:rsid w:val="00436AAE"/>
    <w:rsid w:val="004470FC"/>
    <w:rsid w:val="004661EE"/>
    <w:rsid w:val="004B447E"/>
    <w:rsid w:val="004E7353"/>
    <w:rsid w:val="005051F5"/>
    <w:rsid w:val="00524EC8"/>
    <w:rsid w:val="005329B9"/>
    <w:rsid w:val="00562ACB"/>
    <w:rsid w:val="00576747"/>
    <w:rsid w:val="00587B8E"/>
    <w:rsid w:val="0059286B"/>
    <w:rsid w:val="00597E61"/>
    <w:rsid w:val="005B0C68"/>
    <w:rsid w:val="005C00A5"/>
    <w:rsid w:val="005C210F"/>
    <w:rsid w:val="005C69FD"/>
    <w:rsid w:val="005D5B9D"/>
    <w:rsid w:val="005E24F2"/>
    <w:rsid w:val="005E7E2F"/>
    <w:rsid w:val="00603B30"/>
    <w:rsid w:val="0060541E"/>
    <w:rsid w:val="00606A6D"/>
    <w:rsid w:val="006112ED"/>
    <w:rsid w:val="006404F5"/>
    <w:rsid w:val="00642F88"/>
    <w:rsid w:val="00660287"/>
    <w:rsid w:val="00696796"/>
    <w:rsid w:val="006B3608"/>
    <w:rsid w:val="006C17AE"/>
    <w:rsid w:val="007129B3"/>
    <w:rsid w:val="0072225F"/>
    <w:rsid w:val="00737F1C"/>
    <w:rsid w:val="00760E19"/>
    <w:rsid w:val="007630C1"/>
    <w:rsid w:val="00766833"/>
    <w:rsid w:val="007E3D58"/>
    <w:rsid w:val="00802B9E"/>
    <w:rsid w:val="00823D77"/>
    <w:rsid w:val="00825C4B"/>
    <w:rsid w:val="008260EC"/>
    <w:rsid w:val="0086236F"/>
    <w:rsid w:val="00890042"/>
    <w:rsid w:val="008C026F"/>
    <w:rsid w:val="008F4D9C"/>
    <w:rsid w:val="008F6A97"/>
    <w:rsid w:val="00924CBB"/>
    <w:rsid w:val="00934795"/>
    <w:rsid w:val="00946F03"/>
    <w:rsid w:val="00962947"/>
    <w:rsid w:val="00963760"/>
    <w:rsid w:val="00976E1E"/>
    <w:rsid w:val="00991333"/>
    <w:rsid w:val="009F054A"/>
    <w:rsid w:val="00A42EDA"/>
    <w:rsid w:val="00A43D02"/>
    <w:rsid w:val="00A77055"/>
    <w:rsid w:val="00A80B40"/>
    <w:rsid w:val="00AA6B2E"/>
    <w:rsid w:val="00AC7DB6"/>
    <w:rsid w:val="00AE6B26"/>
    <w:rsid w:val="00B1257B"/>
    <w:rsid w:val="00B3783A"/>
    <w:rsid w:val="00B760E4"/>
    <w:rsid w:val="00B85484"/>
    <w:rsid w:val="00B92313"/>
    <w:rsid w:val="00BA13CF"/>
    <w:rsid w:val="00BA18FD"/>
    <w:rsid w:val="00BA4F77"/>
    <w:rsid w:val="00BA602F"/>
    <w:rsid w:val="00BB6FCF"/>
    <w:rsid w:val="00BC7D6C"/>
    <w:rsid w:val="00BD5F0D"/>
    <w:rsid w:val="00BE5672"/>
    <w:rsid w:val="00BF304C"/>
    <w:rsid w:val="00BF6E2F"/>
    <w:rsid w:val="00C138F1"/>
    <w:rsid w:val="00CB1A9B"/>
    <w:rsid w:val="00CD2134"/>
    <w:rsid w:val="00CD7EA0"/>
    <w:rsid w:val="00CE2EBA"/>
    <w:rsid w:val="00D02304"/>
    <w:rsid w:val="00D03982"/>
    <w:rsid w:val="00D1713E"/>
    <w:rsid w:val="00D2329C"/>
    <w:rsid w:val="00D33FFA"/>
    <w:rsid w:val="00D37267"/>
    <w:rsid w:val="00D40D37"/>
    <w:rsid w:val="00D50E5F"/>
    <w:rsid w:val="00D74791"/>
    <w:rsid w:val="00D76613"/>
    <w:rsid w:val="00D95AFB"/>
    <w:rsid w:val="00DA47A1"/>
    <w:rsid w:val="00DD6F8D"/>
    <w:rsid w:val="00DF0753"/>
    <w:rsid w:val="00E01FE3"/>
    <w:rsid w:val="00E2262B"/>
    <w:rsid w:val="00E26AC6"/>
    <w:rsid w:val="00E31B91"/>
    <w:rsid w:val="00E33AF8"/>
    <w:rsid w:val="00E752CB"/>
    <w:rsid w:val="00E854A1"/>
    <w:rsid w:val="00E8587D"/>
    <w:rsid w:val="00E92212"/>
    <w:rsid w:val="00EB5530"/>
    <w:rsid w:val="00F437BA"/>
    <w:rsid w:val="00F648BE"/>
    <w:rsid w:val="00F75CE1"/>
    <w:rsid w:val="00F77E8D"/>
    <w:rsid w:val="00FB6EB1"/>
    <w:rsid w:val="00FE1A63"/>
    <w:rsid w:val="00FE6A8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175510AB"/>
  <w15:chartTrackingRefBased/>
  <w15:docId w15:val="{CD93F5D3-9E1A-4CA7-AEE1-10D2E28489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Z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76747"/>
  </w:style>
  <w:style w:type="paragraph" w:styleId="Heading1">
    <w:name w:val="heading 1"/>
    <w:basedOn w:val="Normal"/>
    <w:next w:val="Normal"/>
    <w:link w:val="Heading1Char"/>
    <w:uiPriority w:val="9"/>
    <w:qFormat/>
    <w:rsid w:val="0004480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42F8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42F8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04480A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04480A"/>
    <w:rPr>
      <w:rFonts w:eastAsiaTheme="minorEastAsia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04480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04480A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A80B40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A80B40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2E2A5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E2A5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E2A5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E2A56"/>
    <w:rPr>
      <w:rFonts w:ascii="Calibri" w:hAnsi="Calibri" w:cs="Calibri"/>
      <w:noProof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E2A56"/>
    <w:rPr>
      <w:color w:val="605E5C"/>
      <w:shd w:val="clear" w:color="auto" w:fill="E1DFDD"/>
    </w:rPr>
  </w:style>
  <w:style w:type="character" w:customStyle="1" w:styleId="Heading2Char">
    <w:name w:val="Heading 2 Char"/>
    <w:basedOn w:val="DefaultParagraphFont"/>
    <w:link w:val="Heading2"/>
    <w:uiPriority w:val="9"/>
    <w:rsid w:val="00642F8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42F8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ListParagraph">
    <w:name w:val="List Paragraph"/>
    <w:basedOn w:val="Normal"/>
    <w:uiPriority w:val="34"/>
    <w:qFormat/>
    <w:rsid w:val="00766833"/>
    <w:pPr>
      <w:ind w:left="720"/>
      <w:contextualSpacing/>
    </w:pPr>
  </w:style>
  <w:style w:type="table" w:styleId="TableGrid">
    <w:name w:val="Table Grid"/>
    <w:basedOn w:val="TableNormal"/>
    <w:uiPriority w:val="39"/>
    <w:rsid w:val="00E9221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2">
    <w:name w:val="toc 2"/>
    <w:basedOn w:val="Normal"/>
    <w:next w:val="Normal"/>
    <w:autoRedefine/>
    <w:uiPriority w:val="39"/>
    <w:unhideWhenUsed/>
    <w:rsid w:val="00D03982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D03982"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hyperlink" Target="https://techspirited.com/ten-commandments-of-computer-ethics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EFECE21-7393-47AB-BB66-D88D76FFC6A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13</TotalTime>
  <Pages>4</Pages>
  <Words>642</Words>
  <Characters>3661</Characters>
  <Application>Microsoft Office Word</Application>
  <DocSecurity>0</DocSecurity>
  <Lines>30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Assignment 2</vt:lpstr>
    </vt:vector>
  </TitlesOfParts>
  <Company/>
  <LinksUpToDate>false</LinksUpToDate>
  <CharactersWithSpaces>42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Assignment 3</dc:title>
  <dc:subject>ITRI 625</dc:subject>
  <dc:creator>ENRICO DREYER</dc:creator>
  <cp:keywords/>
  <dc:description/>
  <cp:lastModifiedBy>ENRICO DREYER</cp:lastModifiedBy>
  <cp:revision>142</cp:revision>
  <cp:lastPrinted>2021-09-10T18:41:00Z</cp:lastPrinted>
  <dcterms:created xsi:type="dcterms:W3CDTF">2021-09-05T15:13:00Z</dcterms:created>
  <dcterms:modified xsi:type="dcterms:W3CDTF">2021-09-30T22:20:00Z</dcterms:modified>
  <cp:category>31210783</cp:category>
</cp:coreProperties>
</file>